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body>
    <w:p w:rsidR="001401B3" w:rsidRPr="00B1170B" w:rsidRDefault="001401B3" w:rsidP="00C07078">
      <w:pPr>
        <w:tabs>
          <w:tab w:val="left" w:pos="7740"/>
        </w:tabs>
        <w:rPr>
          <w:b/>
        </w:rPr>
      </w:pPr>
      <w:r w:rsidRPr="00B1170B">
        <w:rPr>
          <w:b/>
        </w:rPr>
        <w:t>Table S</w:t>
      </w:r>
      <w:r>
        <w:rPr>
          <w:b/>
        </w:rPr>
        <w:t>5</w:t>
      </w:r>
      <w:r w:rsidRPr="00B1170B">
        <w:rPr>
          <w:b/>
        </w:rPr>
        <w:t xml:space="preserve">. </w:t>
      </w:r>
      <w:r w:rsidRPr="008349B0">
        <w:rPr>
          <w:b/>
        </w:rPr>
        <w:t>S</w:t>
      </w:r>
      <w:r w:rsidRPr="00B1170B">
        <w:rPr>
          <w:b/>
        </w:rPr>
        <w:t>trains used in this study</w:t>
      </w:r>
      <w:r>
        <w:rPr>
          <w:b/>
        </w:rPr>
        <w:t>.</w:t>
      </w:r>
    </w:p>
    <w:p w:rsidR="001401B3" w:rsidRPr="00B1170B" w:rsidRDefault="001401B3" w:rsidP="00C07078">
      <w:pPr>
        <w:rPr>
          <w:b/>
        </w:rPr>
      </w:pPr>
    </w:p>
    <w:tbl>
      <w:tblPr>
        <w:tblW w:w="10224" w:type="dxa"/>
        <w:tblInd w:w="-800" w:type="dxa"/>
        <w:tblBorders>
          <w:top w:val="single" w:sz="12" w:space="0" w:color="808080"/>
          <w:bottom w:val="single" w:sz="12" w:space="0" w:color="808080"/>
        </w:tblBorders>
        <w:tblLook w:val="00B7"/>
      </w:tblPr>
      <w:tblGrid>
        <w:gridCol w:w="2008"/>
        <w:gridCol w:w="1439"/>
        <w:gridCol w:w="1635"/>
        <w:gridCol w:w="3855"/>
        <w:gridCol w:w="1287"/>
      </w:tblGrid>
      <w:tr w:rsidR="001401B3" w:rsidRPr="00B1170B">
        <w:trPr>
          <w:trHeight w:val="860"/>
        </w:trPr>
        <w:tc>
          <w:tcPr>
            <w:tcW w:w="2008" w:type="dxa"/>
            <w:tcBorders>
              <w:top w:val="single" w:sz="12" w:space="0" w:color="808080"/>
              <w:bottom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b/>
              </w:rPr>
            </w:pPr>
          </w:p>
          <w:p w:rsidR="001401B3" w:rsidRPr="00EF5E59" w:rsidRDefault="001401B3" w:rsidP="00177F42">
            <w:pPr>
              <w:jc w:val="center"/>
              <w:rPr>
                <w:b/>
              </w:rPr>
            </w:pPr>
            <w:r w:rsidRPr="00EF5E59">
              <w:rPr>
                <w:b/>
              </w:rPr>
              <w:t>Strain name</w:t>
            </w:r>
          </w:p>
          <w:p w:rsidR="001401B3" w:rsidRPr="00EF5E59" w:rsidRDefault="001401B3" w:rsidP="00177F42">
            <w:pPr>
              <w:jc w:val="center"/>
              <w:rPr>
                <w:b/>
              </w:rPr>
            </w:pPr>
          </w:p>
        </w:tc>
        <w:tc>
          <w:tcPr>
            <w:tcW w:w="1439" w:type="dxa"/>
            <w:tcBorders>
              <w:top w:val="single" w:sz="12" w:space="0" w:color="808080"/>
              <w:bottom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b/>
              </w:rPr>
            </w:pPr>
          </w:p>
          <w:p w:rsidR="001401B3" w:rsidRPr="00EF5E59" w:rsidRDefault="001401B3" w:rsidP="00177F42">
            <w:pPr>
              <w:jc w:val="center"/>
              <w:rPr>
                <w:b/>
              </w:rPr>
            </w:pPr>
            <w:r w:rsidRPr="00EF5E59">
              <w:rPr>
                <w:b/>
              </w:rPr>
              <w:t>Strain number</w:t>
            </w:r>
          </w:p>
          <w:p w:rsidR="001401B3" w:rsidRPr="00EF5E59" w:rsidRDefault="001401B3" w:rsidP="00177F42">
            <w:pPr>
              <w:jc w:val="center"/>
              <w:rPr>
                <w:b/>
              </w:rPr>
            </w:pPr>
          </w:p>
        </w:tc>
        <w:tc>
          <w:tcPr>
            <w:tcW w:w="1635" w:type="dxa"/>
            <w:tcBorders>
              <w:top w:val="single" w:sz="12" w:space="0" w:color="808080"/>
              <w:bottom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b/>
              </w:rPr>
            </w:pPr>
          </w:p>
          <w:p w:rsidR="001401B3" w:rsidRPr="00EF5E59" w:rsidRDefault="001401B3" w:rsidP="00177F42">
            <w:pPr>
              <w:jc w:val="center"/>
              <w:rPr>
                <w:b/>
              </w:rPr>
            </w:pPr>
            <w:r w:rsidRPr="00EF5E59">
              <w:rPr>
                <w:b/>
              </w:rPr>
              <w:t>Species</w:t>
            </w:r>
          </w:p>
          <w:p w:rsidR="001401B3" w:rsidRPr="00EF5E59" w:rsidRDefault="001401B3" w:rsidP="00177F42">
            <w:pPr>
              <w:jc w:val="center"/>
              <w:rPr>
                <w:b/>
              </w:rPr>
            </w:pPr>
          </w:p>
        </w:tc>
        <w:tc>
          <w:tcPr>
            <w:tcW w:w="3855" w:type="dxa"/>
            <w:tcBorders>
              <w:top w:val="single" w:sz="12" w:space="0" w:color="808080"/>
              <w:bottom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b/>
              </w:rPr>
            </w:pPr>
          </w:p>
          <w:p w:rsidR="001401B3" w:rsidRPr="00EF5E59" w:rsidRDefault="001401B3" w:rsidP="00177F42">
            <w:pPr>
              <w:jc w:val="center"/>
              <w:rPr>
                <w:b/>
              </w:rPr>
            </w:pPr>
            <w:r w:rsidRPr="00EF5E59">
              <w:rPr>
                <w:b/>
              </w:rPr>
              <w:t>Genotype</w:t>
            </w:r>
          </w:p>
        </w:tc>
        <w:tc>
          <w:tcPr>
            <w:tcW w:w="1287" w:type="dxa"/>
            <w:tcBorders>
              <w:top w:val="single" w:sz="12" w:space="0" w:color="808080"/>
              <w:bottom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b/>
              </w:rPr>
            </w:pPr>
          </w:p>
          <w:p w:rsidR="001401B3" w:rsidRPr="00EF5E59" w:rsidRDefault="001401B3" w:rsidP="00177F42">
            <w:pPr>
              <w:jc w:val="center"/>
              <w:rPr>
                <w:b/>
              </w:rPr>
            </w:pPr>
            <w:r w:rsidRPr="00EF5E59">
              <w:rPr>
                <w:b/>
              </w:rPr>
              <w:t>Source</w:t>
            </w:r>
          </w:p>
        </w:tc>
      </w:tr>
      <w:tr w:rsidR="001401B3" w:rsidRPr="00B1170B">
        <w:trPr>
          <w:trHeight w:val="579"/>
        </w:trPr>
        <w:tc>
          <w:tcPr>
            <w:tcW w:w="2008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vertAlign w:val="superscript"/>
              </w:rPr>
            </w:pPr>
            <w:r w:rsidRPr="00EF5E59">
              <w:rPr>
                <w:i/>
              </w:rPr>
              <w:t>Sc erg3</w:t>
            </w:r>
            <w:r w:rsidRPr="00EF5E59">
              <w:rPr>
                <w:vertAlign w:val="superscript"/>
              </w:rPr>
              <w:t>W148*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7</w:t>
            </w:r>
          </w:p>
        </w:tc>
        <w:tc>
          <w:tcPr>
            <w:tcW w:w="1635" w:type="dxa"/>
            <w:tcBorders>
              <w:top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i/>
                <w:color w:val="000000"/>
              </w:rPr>
              <w:t>ura3</w:t>
            </w:r>
            <w:r w:rsidRPr="00EF5E59">
              <w:rPr>
                <w:rStyle w:val="apple-style-span"/>
                <w:color w:val="000000"/>
              </w:rPr>
              <w:t xml:space="preserve">::KAN, </w:t>
            </w:r>
            <w:r w:rsidRPr="00EF5E59">
              <w:rPr>
                <w:rStyle w:val="apple-style-span"/>
                <w:i/>
                <w:color w:val="000000"/>
              </w:rPr>
              <w:t>ERG3</w:t>
            </w:r>
            <w:r w:rsidRPr="00EF5E59">
              <w:rPr>
                <w:rStyle w:val="apple-style-span"/>
                <w:color w:val="000000"/>
                <w:vertAlign w:val="superscript"/>
              </w:rPr>
              <w:t>W148*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C761B1" w:rsidP="00177F42">
            <w:pPr>
              <w:jc w:val="center"/>
            </w:pPr>
            <w:r>
              <w:fldChar w:fldCharType="begin">
                <w:fldData xml:space="preserve">PEVuZE5vdGU+PENpdGU+PEF1dGhvcj5Db3dlbjwvQXV0aG9yPjxZZWFyPjIwMDU8L1llYXI+PFJl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</w:fldData>
              </w:fldChar>
            </w:r>
            <w:r w:rsidR="001401B3">
              <w:instrText xml:space="preserve"> ADDIN EN.CITE </w:instrText>
            </w:r>
            <w:r>
              <w:fldChar w:fldCharType="begin">
                <w:fldData xml:space="preserve">PEVuZE5vdGU+PENpdGU+PEF1dGhvcj5Db3dlbjwvQXV0aG9yPjxZZWFyPjIwMDU8L1llYXI+PFJl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</w:fldData>
              </w:fldChar>
            </w:r>
            <w:r w:rsidR="001401B3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1401B3">
              <w:rPr>
                <w:noProof/>
              </w:rPr>
              <w:t>[</w:t>
            </w:r>
            <w:hyperlink w:anchor="_ENREF_3" w:tooltip="Cowen, 2005 #18" w:history="1">
              <w:r w:rsidR="001401B3">
                <w:rPr>
                  <w:noProof/>
                </w:rPr>
                <w:t>3</w:t>
              </w:r>
            </w:hyperlink>
            <w:r w:rsidR="001401B3">
              <w:rPr>
                <w:noProof/>
              </w:rPr>
              <w:t>]</w:t>
            </w:r>
            <w:r>
              <w:fldChar w:fldCharType="end"/>
            </w:r>
          </w:p>
        </w:tc>
      </w:tr>
      <w:tr w:rsidR="001401B3" w:rsidRPr="00B1170B">
        <w:trPr>
          <w:trHeight w:val="579"/>
        </w:trPr>
        <w:tc>
          <w:tcPr>
            <w:tcW w:w="2008" w:type="dxa"/>
            <w:tcBorders>
              <w:top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∆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0</w:t>
            </w:r>
          </w:p>
        </w:tc>
        <w:tc>
          <w:tcPr>
            <w:tcW w:w="1635" w:type="dxa"/>
            <w:tcBorders>
              <w:top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color w:val="000000"/>
              </w:rPr>
              <w:t>As BY4741 (</w:t>
            </w:r>
            <w:r w:rsidRPr="00EF5E59">
              <w:rPr>
                <w:rStyle w:val="apple-style-span"/>
                <w:i/>
                <w:color w:val="000000"/>
              </w:rPr>
              <w:t>his3∆1 leu2∆0 met15∆0 ura3∆0</w:t>
            </w:r>
            <w:r w:rsidRPr="00EF5E59">
              <w:rPr>
                <w:rStyle w:val="apple-style-span"/>
                <w:color w:val="000000"/>
              </w:rPr>
              <w:t xml:space="preserve">); </w:t>
            </w:r>
            <w:r w:rsidRPr="00EF5E59">
              <w:rPr>
                <w:rStyle w:val="apple-style-span"/>
                <w:i/>
                <w:color w:val="000000"/>
              </w:rPr>
              <w:t>erg3</w:t>
            </w:r>
            <w:r w:rsidRPr="00EF5E59">
              <w:rPr>
                <w:rStyle w:val="apple-style-span"/>
                <w:color w:val="000000"/>
              </w:rPr>
              <w:t>::KAN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C761B1" w:rsidP="00177F42">
            <w:pPr>
              <w:jc w:val="center"/>
            </w:pPr>
            <w:r>
              <w:fldChar w:fldCharType="begin">
                <w:fldData xml:space="preserve">PEVuZE5vdGU+PENpdGU+PEF1dGhvcj5Db3dlbjwvQXV0aG9yPjxZZWFyPjIwMDU8L1llYXI+PFJl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</w:fldData>
              </w:fldChar>
            </w:r>
            <w:r w:rsidR="001401B3">
              <w:instrText xml:space="preserve"> ADDIN EN.CITE </w:instrText>
            </w:r>
            <w:r>
              <w:fldChar w:fldCharType="begin">
                <w:fldData xml:space="preserve">PEVuZE5vdGU+PENpdGU+PEF1dGhvcj5Db3dlbjwvQXV0aG9yPjxZZWFyPjIwMDU8L1llYXI+PFJl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</w:fldData>
              </w:fldChar>
            </w:r>
            <w:r w:rsidR="001401B3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1401B3">
              <w:rPr>
                <w:noProof/>
              </w:rPr>
              <w:t>[</w:t>
            </w:r>
            <w:hyperlink w:anchor="_ENREF_3" w:tooltip="Cowen, 2005 #18" w:history="1">
              <w:r w:rsidR="001401B3">
                <w:rPr>
                  <w:noProof/>
                </w:rPr>
                <w:t>3</w:t>
              </w:r>
            </w:hyperlink>
            <w:r w:rsidR="001401B3">
              <w:rPr>
                <w:noProof/>
              </w:rPr>
              <w:t>]</w:t>
            </w:r>
            <w:r>
              <w:fldChar w:fldCharType="end"/>
            </w:r>
          </w:p>
        </w:tc>
      </w:tr>
      <w:tr w:rsidR="001401B3" w:rsidRPr="00B1170B">
        <w:trPr>
          <w:trHeight w:val="579"/>
        </w:trPr>
        <w:tc>
          <w:tcPr>
            <w:tcW w:w="2008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a erg3∆/erg3∆</w:t>
            </w:r>
          </w:p>
        </w:tc>
        <w:tc>
          <w:tcPr>
            <w:tcW w:w="1439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660</w:t>
            </w:r>
          </w:p>
        </w:tc>
        <w:tc>
          <w:tcPr>
            <w:tcW w:w="1635" w:type="dxa"/>
            <w:tcBorders>
              <w:top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i/>
                <w:color w:val="000000"/>
              </w:rPr>
              <w:t>arg4/arg4 his1/his1</w:t>
            </w:r>
            <w:r w:rsidRPr="00EF5E59">
              <w:rPr>
                <w:rStyle w:val="apple-style-span"/>
                <w:color w:val="000000"/>
              </w:rPr>
              <w:t xml:space="preserve"> </w:t>
            </w:r>
            <w:r w:rsidRPr="00EF5E59">
              <w:rPr>
                <w:rStyle w:val="apple-style-span"/>
                <w:i/>
                <w:color w:val="000000"/>
              </w:rPr>
              <w:t>URA3/ura3</w:t>
            </w:r>
            <w:r w:rsidRPr="00EF5E59">
              <w:rPr>
                <w:rStyle w:val="apple-style-span"/>
                <w:color w:val="000000"/>
              </w:rPr>
              <w:t>::</w:t>
            </w:r>
            <w:r w:rsidRPr="00EF5E59">
              <w:rPr>
                <w:rStyle w:val="apple-style-span"/>
                <w:i/>
                <w:color w:val="000000"/>
              </w:rPr>
              <w:t>imm434</w:t>
            </w:r>
            <w:r w:rsidRPr="00EF5E59">
              <w:rPr>
                <w:rStyle w:val="apple-style-span"/>
                <w:color w:val="000000"/>
              </w:rPr>
              <w:t xml:space="preserve"> </w:t>
            </w:r>
            <w:r w:rsidRPr="00EF5E59">
              <w:rPr>
                <w:rStyle w:val="apple-style-span"/>
                <w:i/>
                <w:color w:val="000000"/>
              </w:rPr>
              <w:t>IRO1/iro1</w:t>
            </w:r>
            <w:r w:rsidRPr="00EF5E59">
              <w:rPr>
                <w:rStyle w:val="apple-style-span"/>
                <w:color w:val="000000"/>
              </w:rPr>
              <w:t>::</w:t>
            </w:r>
            <w:r w:rsidRPr="00EF5E59">
              <w:rPr>
                <w:rStyle w:val="apple-style-span"/>
                <w:i/>
                <w:color w:val="000000"/>
              </w:rPr>
              <w:t>imm434 CaTAR::HIS3 erg3::FRT/erg3::FRT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C761B1" w:rsidP="00177F42">
            <w:pPr>
              <w:jc w:val="center"/>
            </w:pPr>
            <w:r>
              <w:fldChar w:fldCharType="begin">
                <w:fldData xml:space="preserve">PEVuZE5vdGU+PENpdGU+PEF1dGhvcj5Sb2JiaW5zPC9BdXRob3I+PFJlY051bT4zNjU8L1JlY051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</w:fldData>
              </w:fldChar>
            </w:r>
            <w:r w:rsidR="001401B3">
              <w:instrText xml:space="preserve"> ADDIN EN.CITE </w:instrText>
            </w:r>
            <w:r>
              <w:fldChar w:fldCharType="begin">
                <w:fldData xml:space="preserve">PEVuZE5vdGU+PENpdGU+PEF1dGhvcj5Sb2JiaW5zPC9BdXRob3I+PFJlY051bT4zNjU8L1JlY051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</w:fldData>
              </w:fldChar>
            </w:r>
            <w:r w:rsidR="001401B3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1401B3">
              <w:rPr>
                <w:noProof/>
              </w:rPr>
              <w:t>[</w:t>
            </w:r>
            <w:hyperlink w:anchor="_ENREF_4" w:tooltip="Robbins,  #365" w:history="1">
              <w:r w:rsidR="001401B3">
                <w:rPr>
                  <w:noProof/>
                </w:rPr>
                <w:t>4</w:t>
              </w:r>
            </w:hyperlink>
            <w:r w:rsidR="001401B3">
              <w:rPr>
                <w:noProof/>
              </w:rPr>
              <w:t>]</w:t>
            </w:r>
            <w:r>
              <w:fldChar w:fldCharType="end"/>
            </w:r>
          </w:p>
        </w:tc>
      </w:tr>
      <w:tr w:rsidR="001401B3" w:rsidRPr="00B1170B">
        <w:trPr>
          <w:trHeight w:val="579"/>
        </w:trPr>
        <w:tc>
          <w:tcPr>
            <w:tcW w:w="2008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F-1</w:t>
            </w:r>
          </w:p>
        </w:tc>
        <w:tc>
          <w:tcPr>
            <w:tcW w:w="1439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367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  <w:tcBorders>
              <w:top w:val="single" w:sz="6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>MOT3</w:t>
            </w:r>
            <w:r w:rsidRPr="00B1170B">
              <w:t xml:space="preserve"> (G265*)</w:t>
            </w:r>
          </w:p>
        </w:tc>
        <w:tc>
          <w:tcPr>
            <w:tcW w:w="1287" w:type="dxa"/>
            <w:tcBorders>
              <w:top w:val="single" w:sz="6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F-2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41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>FKS1</w:t>
            </w:r>
            <w:r w:rsidRPr="00B1170B">
              <w:t xml:space="preserve"> (dupG53 – D61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F-3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43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>FKS1</w:t>
            </w:r>
            <w:r w:rsidRPr="00B1170B">
              <w:t xml:space="preserve"> (V108F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4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37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5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371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6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372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7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373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8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374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F-9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503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CaLC66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-G-10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1486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CaLC660, </w:t>
            </w:r>
            <w:r w:rsidRPr="00EF5E59">
              <w:rPr>
                <w:i/>
              </w:rPr>
              <w:t xml:space="preserve">HSP90 </w:t>
            </w:r>
            <w:r w:rsidRPr="00B1170B">
              <w:t>(D91Y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G-11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38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ScLC1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G-12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39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 xml:space="preserve">HSC82 </w:t>
            </w:r>
            <w:r w:rsidRPr="00B1170B">
              <w:t>(K385*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80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G-13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4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7B2873">
            <w:pPr>
              <w:jc w:val="center"/>
            </w:pPr>
            <w:r w:rsidRPr="00B1170B">
              <w:t xml:space="preserve">As ScLC10, </w:t>
            </w:r>
            <w:r w:rsidRPr="00EF5E59">
              <w:rPr>
                <w:i/>
              </w:rPr>
              <w:t xml:space="preserve">PDR1 </w:t>
            </w:r>
            <w:r w:rsidRPr="00B1170B">
              <w:t>(</w:t>
            </w:r>
            <w:r w:rsidR="007B2873">
              <w:t>P</w:t>
            </w:r>
            <w:r w:rsidRPr="00B1170B">
              <w:t>865</w:t>
            </w:r>
            <w:r w:rsidR="007B2873">
              <w:t>R</w:t>
            </w:r>
            <w:r w:rsidRPr="00B1170B"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G-14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41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0, </w:t>
            </w:r>
            <w:r w:rsidRPr="00EF5E59">
              <w:rPr>
                <w:i/>
              </w:rPr>
              <w:t xml:space="preserve">HSC82 </w:t>
            </w:r>
            <w:r w:rsidRPr="00B1170B">
              <w:t>(I117N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∆ pd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485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color w:val="000000"/>
              </w:rPr>
              <w:t xml:space="preserve">his3∆0 leu2∆0 met15∆0 ura3∆0 lys2∆0 </w:t>
            </w:r>
            <w:r w:rsidRPr="00EF5E59">
              <w:rPr>
                <w:rStyle w:val="apple-style-span"/>
                <w:i/>
                <w:color w:val="000000"/>
              </w:rPr>
              <w:t>erg3</w:t>
            </w:r>
            <w:r w:rsidRPr="00EF5E59">
              <w:rPr>
                <w:rStyle w:val="apple-style-span"/>
                <w:color w:val="000000"/>
              </w:rPr>
              <w:t xml:space="preserve">::KAN </w:t>
            </w:r>
            <w:r w:rsidRPr="00EF5E59">
              <w:rPr>
                <w:rStyle w:val="apple-style-span"/>
                <w:i/>
                <w:color w:val="000000"/>
              </w:rPr>
              <w:t>pdr1</w:t>
            </w:r>
            <w:r w:rsidRPr="00EF5E59">
              <w:rPr>
                <w:rStyle w:val="apple-style-span"/>
                <w:color w:val="000000"/>
              </w:rPr>
              <w:t>::KAN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1 </w:t>
            </w:r>
            <w:r w:rsidRPr="00EF5E59">
              <w:rPr>
                <w:i/>
              </w:rPr>
              <w:t>cnb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37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367, </w:t>
            </w:r>
            <w:r w:rsidRPr="00EF5E59">
              <w:rPr>
                <w:i/>
              </w:rPr>
              <w:t>cnb1</w:t>
            </w:r>
            <w:r w:rsidRPr="00B1170B">
              <w:t>::NAT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 cnb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39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>cnb1</w:t>
            </w:r>
            <w:r w:rsidRPr="00B1170B">
              <w:t>::NAT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Sc-F-2 </w:t>
            </w:r>
            <w:r w:rsidRPr="00EF5E59">
              <w:rPr>
                <w:i/>
              </w:rPr>
              <w:t>cnb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54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441, </w:t>
            </w:r>
            <w:r w:rsidRPr="00EF5E59">
              <w:rPr>
                <w:i/>
              </w:rPr>
              <w:t>cnb1</w:t>
            </w:r>
            <w:r w:rsidRPr="00B1170B">
              <w:t>::NAT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Sc-F-3 </w:t>
            </w:r>
            <w:r w:rsidRPr="00EF5E59">
              <w:rPr>
                <w:i/>
              </w:rPr>
              <w:t>cnb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456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443, </w:t>
            </w:r>
            <w:r w:rsidRPr="00EF5E59">
              <w:rPr>
                <w:i/>
              </w:rPr>
              <w:t>cnb1</w:t>
            </w:r>
            <w:r w:rsidRPr="00B1170B">
              <w:t>::NAT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3 </w:t>
            </w:r>
            <w:r w:rsidRPr="00EF5E59">
              <w:rPr>
                <w:i/>
              </w:rPr>
              <w:t>fp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69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443, </w:t>
            </w:r>
            <w:r w:rsidRPr="00EF5E59">
              <w:rPr>
                <w:i/>
              </w:rPr>
              <w:t>fpr1</w:t>
            </w:r>
            <w:r w:rsidRPr="00B1170B"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EF5E59">
              <w:rPr>
                <w:i/>
              </w:rPr>
              <w:t>Sc erg3</w:t>
            </w:r>
            <w:r w:rsidRPr="00EF5E59">
              <w:rPr>
                <w:vertAlign w:val="superscript"/>
              </w:rPr>
              <w:t xml:space="preserve"> W148*</w:t>
            </w:r>
            <w:r w:rsidRPr="00B1170B">
              <w:t xml:space="preserve"> </w:t>
            </w:r>
            <w:r w:rsidRPr="00EF5E59">
              <w:rPr>
                <w:i/>
              </w:rPr>
              <w:t>fp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70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7, </w:t>
            </w:r>
            <w:r w:rsidRPr="00EF5E59">
              <w:rPr>
                <w:i/>
              </w:rPr>
              <w:t>fpr1</w:t>
            </w:r>
            <w:r w:rsidRPr="00B1170B"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Sc-F-3 </w:t>
            </w:r>
            <w:r w:rsidRPr="00EF5E59">
              <w:rPr>
                <w:i/>
              </w:rPr>
              <w:t>fp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84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ScLC1569, pLC564 (</w:t>
            </w:r>
            <w:r w:rsidRPr="00EF5E59">
              <w:rPr>
                <w:i/>
              </w:rPr>
              <w:t>URA3</w:t>
            </w:r>
            <w:r w:rsidRPr="00B1170B"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3 </w:t>
            </w:r>
            <w:r w:rsidRPr="00EF5E59">
              <w:rPr>
                <w:i/>
              </w:rPr>
              <w:t>fpr1∆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85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ScLC1570, pLC564 (</w:t>
            </w:r>
            <w:r w:rsidRPr="00EF5E59">
              <w:rPr>
                <w:i/>
              </w:rPr>
              <w:t>URA3</w:t>
            </w:r>
            <w:r w:rsidRPr="00B1170B"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3 </w:t>
            </w:r>
            <w:r w:rsidRPr="00EF5E59">
              <w:rPr>
                <w:i/>
              </w:rPr>
              <w:t>fpr1∆</w:t>
            </w:r>
          </w:p>
          <w:p w:rsidR="001401B3" w:rsidRPr="00B1170B" w:rsidRDefault="001401B3" w:rsidP="00177F42"/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98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As ScLC1569, pLC565 (</w:t>
            </w:r>
            <w:r w:rsidRPr="00EF5E59">
              <w:rPr>
                <w:i/>
              </w:rPr>
              <w:t>URA3</w:t>
            </w:r>
            <w:r w:rsidRPr="00B1170B"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Sc-F-3 </w:t>
            </w:r>
            <w:r w:rsidRPr="00EF5E59">
              <w:rPr>
                <w:i/>
              </w:rPr>
              <w:t>fp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599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/>
          <w:p w:rsidR="001401B3" w:rsidRPr="00B1170B" w:rsidRDefault="001401B3" w:rsidP="00177F42">
            <w:pPr>
              <w:jc w:val="center"/>
            </w:pPr>
            <w:r w:rsidRPr="00B1170B">
              <w:t>As ScLC1570, pLC565 (</w:t>
            </w:r>
            <w:r w:rsidRPr="00EF5E59">
              <w:rPr>
                <w:i/>
              </w:rPr>
              <w:t>URA3</w:t>
            </w:r>
            <w:r w:rsidRPr="00B1170B"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G-12 </w:t>
            </w:r>
            <w:r w:rsidRPr="00EF5E59">
              <w:rPr>
                <w:i/>
              </w:rPr>
              <w:t>hsc82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65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ScLC1539, </w:t>
            </w:r>
            <w:r w:rsidRPr="00EF5E59">
              <w:rPr>
                <w:rStyle w:val="apple-style-span"/>
                <w:i/>
                <w:color w:val="000000"/>
              </w:rPr>
              <w:t>hsc82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G-14 </w:t>
            </w:r>
            <w:r w:rsidRPr="00EF5E59">
              <w:rPr>
                <w:i/>
              </w:rPr>
              <w:t>hsc82∆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652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color w:val="000000"/>
              </w:rPr>
              <w:t xml:space="preserve">As ScLC1541, </w:t>
            </w:r>
            <w:r w:rsidRPr="00EF5E59">
              <w:rPr>
                <w:rStyle w:val="apple-style-span"/>
                <w:i/>
                <w:color w:val="000000"/>
              </w:rPr>
              <w:t>hsc82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∆ hsc82∆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658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rStyle w:val="apple-style-span"/>
                <w:i/>
                <w:color w:val="000000"/>
              </w:rPr>
              <w:t>erg3</w:t>
            </w:r>
            <w:r w:rsidRPr="00EF5E59">
              <w:rPr>
                <w:rStyle w:val="apple-style-span"/>
                <w:color w:val="000000"/>
              </w:rPr>
              <w:t xml:space="preserve">::natR </w:t>
            </w:r>
            <w:r w:rsidRPr="00EF5E59">
              <w:rPr>
                <w:rStyle w:val="apple-style-span"/>
                <w:i/>
                <w:color w:val="000000"/>
              </w:rPr>
              <w:t>hsc82</w:t>
            </w:r>
            <w:r w:rsidRPr="00EF5E59">
              <w:rPr>
                <w:rStyle w:val="apple-style-span"/>
                <w:color w:val="000000"/>
              </w:rPr>
              <w:t>::kanR can1::</w:t>
            </w:r>
            <w:r w:rsidRPr="00EF5E59">
              <w:rPr>
                <w:rStyle w:val="apple-style-span"/>
                <w:i/>
                <w:color w:val="000000"/>
              </w:rPr>
              <w:t>MFA1</w:t>
            </w:r>
            <w:r w:rsidRPr="00EF5E59">
              <w:rPr>
                <w:rStyle w:val="apple-style-span"/>
                <w:color w:val="000000"/>
              </w:rPr>
              <w:t>pr-</w:t>
            </w:r>
            <w:r w:rsidRPr="00EF5E59">
              <w:rPr>
                <w:rStyle w:val="apple-style-span"/>
                <w:i/>
                <w:color w:val="000000"/>
              </w:rPr>
              <w:t>HIS3</w:t>
            </w:r>
            <w:r w:rsidRPr="00EF5E59">
              <w:rPr>
                <w:rStyle w:val="apple-style-span"/>
                <w:color w:val="000000"/>
              </w:rPr>
              <w:t xml:space="preserve"> </w:t>
            </w:r>
            <w:r w:rsidRPr="00EF5E59">
              <w:rPr>
                <w:rStyle w:val="apple-style-span"/>
                <w:i/>
                <w:color w:val="000000"/>
              </w:rPr>
              <w:t>lyp-</w:t>
            </w:r>
            <w:r w:rsidRPr="00EF5E59">
              <w:rPr>
                <w:rStyle w:val="apple-style-span"/>
                <w:color w:val="000000"/>
              </w:rPr>
              <w:t xml:space="preserve">1 </w:t>
            </w:r>
            <w:r w:rsidRPr="00EF5E59">
              <w:rPr>
                <w:rStyle w:val="apple-style-span"/>
                <w:i/>
                <w:color w:val="000000"/>
              </w:rPr>
              <w:t>leu2∆0 ura3∆0 met15∆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C761B1" w:rsidP="00177F42">
            <w:pPr>
              <w:jc w:val="center"/>
            </w:pPr>
            <w:r>
              <w:fldChar w:fldCharType="begin">
                <w:fldData xml:space="preserve">PEVuZE5vdGU+PENpdGU+PEF1dGhvcj5Ub25nPC9BdXRob3I+PFllYXI+MjAwNDwvWWVhcj48UmVj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==
</w:fldData>
              </w:fldChar>
            </w:r>
            <w:r w:rsidR="001401B3">
              <w:instrText xml:space="preserve"> ADDIN EN.CITE </w:instrText>
            </w:r>
            <w:r>
              <w:fldChar w:fldCharType="begin">
                <w:fldData xml:space="preserve">PEVuZE5vdGU+PENpdGU+PEF1dGhvcj5Ub25nPC9BdXRob3I+PFllYXI+MjAwNDwvWWVhcj48UmVj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==
</w:fldData>
              </w:fldChar>
            </w:r>
            <w:r w:rsidR="001401B3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1401B3">
              <w:rPr>
                <w:noProof/>
              </w:rPr>
              <w:t>[</w:t>
            </w:r>
            <w:hyperlink w:anchor="_ENREF_5" w:tooltip="Tong, 2004 #364" w:history="1">
              <w:r w:rsidR="001401B3">
                <w:rPr>
                  <w:noProof/>
                </w:rPr>
                <w:t>5</w:t>
              </w:r>
            </w:hyperlink>
            <w:r w:rsidR="001401B3">
              <w:rPr>
                <w:noProof/>
              </w:rPr>
              <w:t>]</w:t>
            </w:r>
            <w:r>
              <w:fldChar w:fldCharType="end"/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2 </w:t>
            </w:r>
            <w:r w:rsidRPr="00EF5E59">
              <w:rPr>
                <w:i/>
              </w:rPr>
              <w:t>fp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1879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 xml:space="preserve">As ScLC1441, </w:t>
            </w:r>
            <w:r w:rsidRPr="00EF5E59">
              <w:rPr>
                <w:i/>
              </w:rPr>
              <w:t>fpr1</w:t>
            </w:r>
            <w:r w:rsidRPr="00B1170B"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G-14 </w:t>
            </w:r>
            <w:r w:rsidRPr="00EF5E59">
              <w:rPr>
                <w:i/>
              </w:rPr>
              <w:t xml:space="preserve">hsc82∆ </w:t>
            </w:r>
            <w:r w:rsidRPr="00B1170B">
              <w:t>+ p</w:t>
            </w:r>
            <w:r w:rsidRPr="00EF5E59">
              <w:rPr>
                <w:i/>
              </w:rPr>
              <w:t>HSC82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024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Sc-G-14, pLC28 (</w:t>
            </w:r>
            <w:r w:rsidRPr="00EF5E59">
              <w:rPr>
                <w:rStyle w:val="apple-style-span"/>
                <w:i/>
                <w:color w:val="000000"/>
              </w:rPr>
              <w:t>LEU2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B1170B">
              <w:t xml:space="preserve">Sc-G-14 </w:t>
            </w:r>
            <w:r w:rsidRPr="00EF5E59">
              <w:rPr>
                <w:i/>
              </w:rPr>
              <w:t xml:space="preserve">hsc82∆ </w:t>
            </w:r>
            <w:r w:rsidRPr="00B1170B">
              <w:t>+ p</w:t>
            </w:r>
            <w:r w:rsidRPr="00EF5E59">
              <w:rPr>
                <w:i/>
              </w:rPr>
              <w:t>HSC82</w:t>
            </w:r>
            <w:r w:rsidRPr="00EF5E59">
              <w:rPr>
                <w:vertAlign w:val="superscript"/>
              </w:rPr>
              <w:t>I117N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025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ScLC1541, pLC636 (</w:t>
            </w:r>
            <w:r w:rsidRPr="00EF5E59">
              <w:rPr>
                <w:rStyle w:val="apple-style-span"/>
                <w:i/>
                <w:color w:val="000000"/>
              </w:rPr>
              <w:t>LEU2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∆</w:t>
            </w:r>
            <w:r w:rsidRPr="00B1170B">
              <w:t xml:space="preserve"> </w:t>
            </w:r>
            <w:r w:rsidRPr="00EF5E59">
              <w:rPr>
                <w:i/>
              </w:rPr>
              <w:t xml:space="preserve">hsc82∆ </w:t>
            </w:r>
            <w:r w:rsidRPr="00B1170B">
              <w:t>+ p</w:t>
            </w:r>
            <w:r w:rsidRPr="00EF5E59">
              <w:rPr>
                <w:i/>
              </w:rPr>
              <w:t>HSC82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026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</w:t>
            </w:r>
            <w:r w:rsidRPr="00B1170B">
              <w:t>ScLC1658,</w:t>
            </w:r>
            <w:r w:rsidRPr="00EF5E59">
              <w:rPr>
                <w:rStyle w:val="apple-style-span"/>
                <w:color w:val="000000"/>
              </w:rPr>
              <w:t xml:space="preserve"> pLC28 (</w:t>
            </w:r>
            <w:r w:rsidRPr="00EF5E59">
              <w:rPr>
                <w:rStyle w:val="apple-style-span"/>
                <w:i/>
                <w:color w:val="000000"/>
              </w:rPr>
              <w:t>LEU2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∆</w:t>
            </w:r>
            <w:r w:rsidRPr="00B1170B">
              <w:t xml:space="preserve"> </w:t>
            </w:r>
            <w:r w:rsidRPr="00EF5E59">
              <w:rPr>
                <w:i/>
              </w:rPr>
              <w:t xml:space="preserve">hsc82∆ </w:t>
            </w:r>
            <w:r w:rsidRPr="00B1170B">
              <w:t>+ p</w:t>
            </w:r>
            <w:r w:rsidRPr="00EF5E59">
              <w:rPr>
                <w:i/>
              </w:rPr>
              <w:t>HSC82</w:t>
            </w:r>
            <w:r w:rsidRPr="00EF5E59">
              <w:rPr>
                <w:vertAlign w:val="superscript"/>
              </w:rPr>
              <w:t>I117N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027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</w:t>
            </w:r>
            <w:r w:rsidRPr="00B1170B">
              <w:t xml:space="preserve">ScLC1658, </w:t>
            </w:r>
            <w:r w:rsidRPr="00EF5E59">
              <w:rPr>
                <w:rStyle w:val="apple-style-span"/>
                <w:color w:val="000000"/>
              </w:rPr>
              <w:t>pLC636 (</w:t>
            </w:r>
            <w:r w:rsidRPr="00EF5E59">
              <w:rPr>
                <w:rStyle w:val="apple-style-span"/>
                <w:i/>
                <w:color w:val="000000"/>
              </w:rPr>
              <w:t>LEU2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2 </w:t>
            </w:r>
            <w:r w:rsidRPr="00EF5E59">
              <w:rPr>
                <w:i/>
              </w:rPr>
              <w:t>fpr1∆</w:t>
            </w:r>
            <w:r w:rsidRPr="00B1170B">
              <w:t xml:space="preserve"> + p</w:t>
            </w:r>
            <w:r w:rsidRPr="00EF5E59">
              <w:rPr>
                <w:i/>
              </w:rPr>
              <w:t>FPR1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126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ScLC1879, pLC564 (</w:t>
            </w:r>
            <w:r w:rsidRPr="00EF5E59">
              <w:rPr>
                <w:rStyle w:val="apple-style-span"/>
                <w:i/>
                <w:color w:val="000000"/>
              </w:rPr>
              <w:t>URA3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EF5E59">
              <w:rPr>
                <w:i/>
              </w:rPr>
              <w:t>Sc erg3</w:t>
            </w:r>
            <w:r w:rsidRPr="00EF5E59">
              <w:rPr>
                <w:vertAlign w:val="superscript"/>
              </w:rPr>
              <w:t xml:space="preserve"> W148*</w:t>
            </w:r>
            <w:r w:rsidRPr="00B1170B">
              <w:t xml:space="preserve"> </w:t>
            </w:r>
            <w:r w:rsidRPr="00EF5E59">
              <w:rPr>
                <w:i/>
              </w:rPr>
              <w:t>fpr1∆</w:t>
            </w:r>
            <w:r w:rsidRPr="00B1170B">
              <w:t xml:space="preserve"> + p</w:t>
            </w:r>
            <w:r w:rsidRPr="00EF5E59">
              <w:rPr>
                <w:i/>
              </w:rPr>
              <w:t>FPR1</w:t>
            </w:r>
            <w:r w:rsidRPr="00EF5E59">
              <w:rPr>
                <w:vertAlign w:val="superscript"/>
              </w:rPr>
              <w:t>dupG53 –</w:t>
            </w:r>
            <w:r w:rsidRPr="00B1170B">
              <w:t xml:space="preserve"> </w:t>
            </w:r>
            <w:r w:rsidRPr="00EF5E59">
              <w:rPr>
                <w:vertAlign w:val="superscript"/>
              </w:rPr>
              <w:t>D61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127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ScLC1570, pLC653 (</w:t>
            </w:r>
            <w:r w:rsidRPr="00EF5E59">
              <w:rPr>
                <w:rStyle w:val="apple-style-span"/>
                <w:i/>
                <w:color w:val="000000"/>
              </w:rPr>
              <w:t>URA3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F-2 </w:t>
            </w:r>
            <w:r w:rsidRPr="00EF5E59">
              <w:rPr>
                <w:i/>
              </w:rPr>
              <w:t>fpr1∆</w:t>
            </w:r>
            <w:r w:rsidRPr="00B1170B">
              <w:t xml:space="preserve"> + p</w:t>
            </w:r>
            <w:r w:rsidRPr="00EF5E59">
              <w:rPr>
                <w:i/>
              </w:rPr>
              <w:t>FPR1</w:t>
            </w:r>
            <w:r w:rsidRPr="00EF5E59">
              <w:rPr>
                <w:vertAlign w:val="superscript"/>
              </w:rPr>
              <w:t>dupG53 –</w:t>
            </w:r>
            <w:r w:rsidRPr="00B1170B">
              <w:t xml:space="preserve"> </w:t>
            </w:r>
            <w:r w:rsidRPr="00EF5E59">
              <w:rPr>
                <w:vertAlign w:val="superscript"/>
              </w:rPr>
              <w:t>D61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128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ScLC1879, pLC564 (</w:t>
            </w:r>
            <w:r w:rsidRPr="00EF5E59">
              <w:rPr>
                <w:rStyle w:val="apple-style-span"/>
                <w:i/>
                <w:color w:val="000000"/>
              </w:rPr>
              <w:t>URA3</w:t>
            </w:r>
            <w:r w:rsidRPr="00EF5E59">
              <w:rPr>
                <w:rStyle w:val="apple-style-span"/>
                <w:color w:val="000000"/>
              </w:rPr>
              <w:t>)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B1170B">
              <w:t xml:space="preserve">Sc-G-13 </w:t>
            </w:r>
            <w:r w:rsidRPr="00EF5E59">
              <w:rPr>
                <w:i/>
              </w:rPr>
              <w:t>pdr1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134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ScLC1540, </w:t>
            </w:r>
            <w:r w:rsidRPr="00EF5E59">
              <w:rPr>
                <w:rStyle w:val="apple-style-span"/>
                <w:i/>
                <w:color w:val="000000"/>
              </w:rPr>
              <w:t>pdr1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</w:t>
            </w:r>
            <w:r w:rsidRPr="00EF5E59">
              <w:rPr>
                <w:vertAlign w:val="superscript"/>
              </w:rPr>
              <w:t xml:space="preserve"> W148*</w:t>
            </w:r>
            <w:r w:rsidRPr="00EF5E59">
              <w:rPr>
                <w:i/>
              </w:rPr>
              <w:t xml:space="preserve"> hsc82∆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139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</w:pPr>
            <w:r w:rsidRPr="00EF5E59">
              <w:rPr>
                <w:rStyle w:val="apple-style-span"/>
                <w:color w:val="000000"/>
              </w:rPr>
              <w:t xml:space="preserve">As ScLC7, </w:t>
            </w:r>
            <w:r w:rsidRPr="00EF5E59">
              <w:rPr>
                <w:rStyle w:val="apple-style-span"/>
                <w:i/>
                <w:color w:val="000000"/>
              </w:rPr>
              <w:t>hsc82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B1170B">
              <w:t xml:space="preserve">Ca-G-10 </w:t>
            </w:r>
            <w:r w:rsidRPr="00EF5E59">
              <w:rPr>
                <w:i/>
              </w:rPr>
              <w:t>HSP90/HSP9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2293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CaLC1486, pLC455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B1170B">
              <w:t xml:space="preserve">Ca-G-10 </w:t>
            </w:r>
            <w:r w:rsidRPr="00EF5E59">
              <w:rPr>
                <w:i/>
              </w:rPr>
              <w:t>HSP90/HSP90</w:t>
            </w:r>
          </w:p>
          <w:p w:rsidR="001401B3" w:rsidRPr="00B1170B" w:rsidRDefault="001401B3" w:rsidP="00177F42">
            <w:pPr>
              <w:jc w:val="center"/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2294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CaLC1486, pLC455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EF5E59">
              <w:rPr>
                <w:i/>
              </w:rPr>
              <w:t>Ca erg3/erg3</w:t>
            </w:r>
            <w:r w:rsidRPr="00B1170B">
              <w:t xml:space="preserve"> </w:t>
            </w:r>
            <w:r w:rsidRPr="00EF5E59">
              <w:rPr>
                <w:i/>
              </w:rPr>
              <w:t>HSP90/HSP90</w:t>
            </w:r>
            <w:r w:rsidRPr="00EF5E59">
              <w:rPr>
                <w:i/>
                <w:vertAlign w:val="superscript"/>
              </w:rPr>
              <w:t>D91Y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2339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CaLC660, pLC70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  <w:vertAlign w:val="superscript"/>
              </w:rPr>
            </w:pPr>
            <w:r w:rsidRPr="00EF5E59">
              <w:rPr>
                <w:i/>
              </w:rPr>
              <w:t>Ca erg3/erg3</w:t>
            </w:r>
            <w:r w:rsidRPr="00B1170B">
              <w:t xml:space="preserve"> </w:t>
            </w:r>
            <w:r w:rsidRPr="00EF5E59">
              <w:rPr>
                <w:i/>
              </w:rPr>
              <w:t>HSP90/HSP90</w:t>
            </w:r>
            <w:r w:rsidRPr="00EF5E59">
              <w:rPr>
                <w:i/>
                <w:vertAlign w:val="superscript"/>
              </w:rPr>
              <w:t>D91Y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CaLC2340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C. albicans</w:t>
            </w: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>As CaLC660, pLC700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c erg3</w:t>
            </w:r>
            <w:r w:rsidRPr="00EF5E59">
              <w:rPr>
                <w:vertAlign w:val="superscript"/>
              </w:rPr>
              <w:t xml:space="preserve"> W148*</w:t>
            </w:r>
            <w:r w:rsidRPr="00EF5E59">
              <w:rPr>
                <w:i/>
              </w:rPr>
              <w:t xml:space="preserve"> mot3∆</w:t>
            </w:r>
          </w:p>
        </w:tc>
        <w:tc>
          <w:tcPr>
            <w:tcW w:w="1439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455</w:t>
            </w:r>
          </w:p>
        </w:tc>
        <w:tc>
          <w:tcPr>
            <w:tcW w:w="1635" w:type="dxa"/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ScLC7, </w:t>
            </w:r>
            <w:r w:rsidRPr="00EF5E59">
              <w:rPr>
                <w:rStyle w:val="apple-style-span"/>
                <w:i/>
                <w:color w:val="000000"/>
              </w:rPr>
              <w:t>mot3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</w:tc>
        <w:tc>
          <w:tcPr>
            <w:tcW w:w="1287" w:type="dxa"/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  <w:tr w:rsidR="001401B3" w:rsidRPr="00B1170B">
        <w:trPr>
          <w:trHeight w:val="298"/>
        </w:trPr>
        <w:tc>
          <w:tcPr>
            <w:tcW w:w="2008" w:type="dxa"/>
            <w:tcBorders>
              <w:bottom w:val="single" w:sz="12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-F-1</w:t>
            </w:r>
            <w:r w:rsidRPr="00EF5E59">
              <w:rPr>
                <w:i/>
              </w:rPr>
              <w:t xml:space="preserve"> mot3∆</w:t>
            </w:r>
          </w:p>
        </w:tc>
        <w:tc>
          <w:tcPr>
            <w:tcW w:w="1439" w:type="dxa"/>
            <w:tcBorders>
              <w:bottom w:val="single" w:sz="12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ScLC2457</w:t>
            </w:r>
          </w:p>
        </w:tc>
        <w:tc>
          <w:tcPr>
            <w:tcW w:w="1635" w:type="dxa"/>
            <w:tcBorders>
              <w:bottom w:val="single" w:sz="12" w:space="0" w:color="808080"/>
            </w:tcBorders>
          </w:tcPr>
          <w:p w:rsidR="001401B3" w:rsidRPr="00EF5E59" w:rsidRDefault="001401B3" w:rsidP="00177F42">
            <w:pPr>
              <w:jc w:val="center"/>
              <w:rPr>
                <w:i/>
              </w:rPr>
            </w:pPr>
          </w:p>
          <w:p w:rsidR="001401B3" w:rsidRPr="00EF5E59" w:rsidRDefault="001401B3" w:rsidP="00177F42">
            <w:pPr>
              <w:jc w:val="center"/>
              <w:rPr>
                <w:i/>
              </w:rPr>
            </w:pPr>
            <w:r w:rsidRPr="00EF5E59">
              <w:rPr>
                <w:i/>
              </w:rPr>
              <w:t>S. cerevisiae</w:t>
            </w:r>
          </w:p>
          <w:p w:rsidR="001401B3" w:rsidRPr="00EF5E59" w:rsidRDefault="001401B3" w:rsidP="00177F42">
            <w:pPr>
              <w:jc w:val="center"/>
              <w:rPr>
                <w:i/>
              </w:rPr>
            </w:pPr>
          </w:p>
        </w:tc>
        <w:tc>
          <w:tcPr>
            <w:tcW w:w="3855" w:type="dxa"/>
            <w:tcBorders>
              <w:bottom w:val="single" w:sz="12" w:space="0" w:color="808080"/>
            </w:tcBorders>
          </w:tcPr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</w:p>
          <w:p w:rsidR="001401B3" w:rsidRPr="00EF5E59" w:rsidRDefault="001401B3" w:rsidP="00177F42">
            <w:pPr>
              <w:jc w:val="center"/>
              <w:rPr>
                <w:rStyle w:val="apple-style-span"/>
              </w:rPr>
            </w:pPr>
            <w:r w:rsidRPr="00EF5E59">
              <w:rPr>
                <w:rStyle w:val="apple-style-span"/>
                <w:color w:val="000000"/>
              </w:rPr>
              <w:t xml:space="preserve">As ScLC1367, </w:t>
            </w:r>
            <w:r w:rsidRPr="00EF5E59">
              <w:rPr>
                <w:rStyle w:val="apple-style-span"/>
                <w:i/>
                <w:color w:val="000000"/>
              </w:rPr>
              <w:t>mot3</w:t>
            </w:r>
            <w:r w:rsidRPr="00EF5E59">
              <w:rPr>
                <w:rStyle w:val="apple-style-span"/>
                <w:color w:val="000000"/>
              </w:rPr>
              <w:t>::HYGB</w:t>
            </w:r>
          </w:p>
        </w:tc>
        <w:tc>
          <w:tcPr>
            <w:tcW w:w="1287" w:type="dxa"/>
            <w:tcBorders>
              <w:bottom w:val="single" w:sz="12" w:space="0" w:color="808080"/>
            </w:tcBorders>
          </w:tcPr>
          <w:p w:rsidR="001401B3" w:rsidRPr="00B1170B" w:rsidRDefault="001401B3" w:rsidP="00177F42">
            <w:pPr>
              <w:jc w:val="center"/>
            </w:pPr>
          </w:p>
          <w:p w:rsidR="001401B3" w:rsidRPr="00B1170B" w:rsidRDefault="001401B3" w:rsidP="00177F42">
            <w:pPr>
              <w:jc w:val="center"/>
            </w:pPr>
            <w:r w:rsidRPr="00B1170B">
              <w:t>This study</w:t>
            </w:r>
          </w:p>
        </w:tc>
      </w:tr>
    </w:tbl>
    <w:p w:rsidR="001401B3" w:rsidRPr="00B1170B" w:rsidRDefault="001401B3" w:rsidP="00C07078">
      <w:pPr>
        <w:jc w:val="center"/>
        <w:rPr>
          <w:b/>
        </w:rPr>
      </w:pPr>
    </w:p>
    <w:p w:rsidR="001401B3" w:rsidRPr="00B1170B" w:rsidRDefault="001401B3" w:rsidP="00C07078">
      <w:pPr>
        <w:ind w:left="720" w:hanging="720"/>
        <w:rPr>
          <w:b/>
        </w:rPr>
      </w:pPr>
    </w:p>
    <w:p w:rsidR="001401B3" w:rsidRDefault="001401B3" w:rsidP="00C07078">
      <w:bookmarkStart w:id="0" w:name="_GoBack"/>
      <w:bookmarkEnd w:id="0"/>
    </w:p>
    <w:sectPr w:rsidR="001401B3" w:rsidSect="00675892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0000000" w:usb2="01000407" w:usb3="00000000" w:csb0="00020000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3"/>
  <w:embedSystemFonts/>
  <w:defaultTabStop w:val="720"/>
  <w:doNotHyphenateCaps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compat>
    <w:useFELayout/>
  </w:compat>
  <w:rsids>
    <w:rsidRoot w:val="00C07078"/>
    <w:rsid w:val="001401B3"/>
    <w:rsid w:val="00177F42"/>
    <w:rsid w:val="00675892"/>
    <w:rsid w:val="007B2873"/>
    <w:rsid w:val="007F038D"/>
    <w:rsid w:val="008349B0"/>
    <w:rsid w:val="00863776"/>
    <w:rsid w:val="009751E8"/>
    <w:rsid w:val="00B1170B"/>
    <w:rsid w:val="00C07078"/>
    <w:rsid w:val="00C761B1"/>
    <w:rsid w:val="00CA2D74"/>
    <w:rsid w:val="00D80B33"/>
    <w:rsid w:val="00EF5E59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ＭＳ 明朝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07078"/>
    <w:rPr>
      <w:sz w:val="24"/>
      <w:szCs w:val="24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C761B1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206A"/>
    <w:rPr>
      <w:rFonts w:ascii="Lucida Grande" w:hAnsi="Lucida Grande"/>
      <w:sz w:val="18"/>
      <w:szCs w:val="18"/>
    </w:rPr>
  </w:style>
  <w:style w:type="character" w:customStyle="1" w:styleId="apple-style-span">
    <w:name w:val="apple-style-span"/>
    <w:basedOn w:val="DefaultParagraphFont"/>
    <w:uiPriority w:val="99"/>
    <w:rsid w:val="00C07078"/>
    <w:rPr>
      <w:rFonts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617</Words>
  <Characters>3517</Characters>
  <Application>Microsoft Macintosh Word</Application>
  <DocSecurity>0</DocSecurity>
  <Lines>29</Lines>
  <Paragraphs>7</Paragraphs>
  <ScaleCrop>false</ScaleCrop>
  <Company>University of Toronto</Company>
  <LinksUpToDate>false</LinksUpToDate>
  <CharactersWithSpaces>43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ah Cowen</dc:creator>
  <cp:keywords/>
  <cp:lastModifiedBy>Leah Cowen</cp:lastModifiedBy>
  <cp:revision>2</cp:revision>
  <dcterms:created xsi:type="dcterms:W3CDTF">2013-02-14T13:40:00Z</dcterms:created>
  <dcterms:modified xsi:type="dcterms:W3CDTF">2013-02-14T13:40:00Z</dcterms:modified>
</cp:coreProperties>
</file>